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7AE706" w14:textId="357FFF2A" w:rsidR="00D128E1" w:rsidRDefault="00D128E1" w:rsidP="00023BB9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HILL CLIMBING ALGORITHM </w:t>
      </w:r>
    </w:p>
    <w:p w14:paraId="7ABE5730" w14:textId="5927F1FA" w:rsidR="00023BB9" w:rsidRPr="00023BB9" w:rsidRDefault="00023BB9" w:rsidP="00023BB9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Hill Climbing was one of the first existing stochastic optimization algorithms in the literature. The Hill Climbing method is also known as a local search method.</w:t>
      </w:r>
    </w:p>
    <w:p w14:paraId="41516B99" w14:textId="07DD8AF1" w:rsidR="00023BB9" w:rsidRPr="00023BB9" w:rsidRDefault="00023BB9" w:rsidP="00023BB9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The iterative procedure is based on continuously improving the solution until the best solution is attained</w:t>
      </w:r>
      <w:r w:rsidR="00D128E1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r w:rsidR="00D128E1">
        <w:rPr>
          <w:rFonts w:ascii="Times New Roman" w:hAnsi="Times New Roman" w:cs="Times New Roman"/>
          <w:color w:val="FF0000"/>
          <w:sz w:val="24"/>
          <w:szCs w:val="24"/>
          <w:lang w:val="en-US"/>
        </w:rPr>
        <w:fldChar w:fldCharType="begin"/>
      </w:r>
      <w:r w:rsidR="00D128E1">
        <w:rPr>
          <w:rFonts w:ascii="Times New Roman" w:hAnsi="Times New Roman" w:cs="Times New Roman"/>
          <w:color w:val="FF0000"/>
          <w:sz w:val="24"/>
          <w:szCs w:val="24"/>
          <w:lang w:val="en-US"/>
        </w:rPr>
        <w:instrText xml:space="preserve"> ADDIN ZOTERO_ITEM CSL_CITATION {"citationID":"hV4KBS5b","properties":{"formattedCitation":"[1]","plainCitation":"[1]","noteIndex":0},"citationItems":[{"id":3732,"uris":["http://zotero.org/users/6863133/items/DF3P2TI3"],"itemData":{"id":3732,"type":"article-journal","container-title":"Neural Computing and Applications","DOI":"10.1007/s00521-016-2328-2","ISSN":"0941-0643, 1433-3058","issue":"S1","journalAbbreviation":"Neural Comput &amp; Applic","language":"en","page":"153-168","source":"DOI.org (Crossref)","title":"β -Hill climbing: an exploratory local search","title-short":"$$\\beta$$ β -Hill climbing","volume":"28","author":[{"family":"Al-Betar","given":"Mohammed Azmi"}],"issued":{"date-parts":[["2017",12]]}}}],"schema":"https://github.com/citation-style-language/schema/raw/master/csl-citation.json"} </w:instrText>
      </w:r>
      <w:r w:rsidR="00D128E1">
        <w:rPr>
          <w:rFonts w:ascii="Times New Roman" w:hAnsi="Times New Roman" w:cs="Times New Roman"/>
          <w:color w:val="FF0000"/>
          <w:sz w:val="24"/>
          <w:szCs w:val="24"/>
          <w:lang w:val="en-US"/>
        </w:rPr>
        <w:fldChar w:fldCharType="separate"/>
      </w:r>
      <w:r w:rsidR="00D128E1" w:rsidRPr="009D3397">
        <w:rPr>
          <w:rFonts w:ascii="Times New Roman" w:hAnsi="Times New Roman" w:cs="Times New Roman"/>
          <w:sz w:val="24"/>
          <w:lang w:val="en-US"/>
        </w:rPr>
        <w:t>[1]</w:t>
      </w:r>
      <w:r w:rsidR="00D128E1">
        <w:rPr>
          <w:rFonts w:ascii="Times New Roman" w:hAnsi="Times New Roman" w:cs="Times New Roman"/>
          <w:color w:val="FF0000"/>
          <w:sz w:val="24"/>
          <w:szCs w:val="24"/>
          <w:lang w:val="en-US"/>
        </w:rPr>
        <w:fldChar w:fldCharType="end"/>
      </w:r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. The process consists of generating random neighbors of the current solution, according to the equation (1), where \(\</w:t>
      </w:r>
      <w:proofErr w:type="spellStart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symbf</w:t>
      </w:r>
      <w:proofErr w:type="spellEnd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{N}\) indicates a normal (or Gaussian) distribution where the mean \(\</w:t>
      </w:r>
      <w:proofErr w:type="spellStart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symbf</w:t>
      </w:r>
      <w:proofErr w:type="spellEnd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{</w:t>
      </w:r>
      <w:proofErr w:type="spellStart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X_</w:t>
      </w:r>
      <w:proofErr w:type="gramStart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i</w:t>
      </w:r>
      <w:proofErr w:type="spellEnd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}\</w:t>
      </w:r>
      <w:proofErr w:type="gramEnd"/>
      <w:r w:rsidRPr="00023BB9">
        <w:rPr>
          <w:rFonts w:ascii="Times New Roman" w:hAnsi="Times New Roman" w:cs="Times New Roman"/>
          <w:color w:val="FF0000"/>
          <w:sz w:val="24"/>
          <w:szCs w:val="24"/>
          <w:lang w:val="en-US"/>
        </w:rPr>
        <w:t>) is the current solution and \(\sigma\) is the standard deviation input by the user.</w:t>
      </w:r>
    </w:p>
    <w:p w14:paraId="75B24135" w14:textId="32309FA2" w:rsidR="009D3397" w:rsidRPr="000C0926" w:rsidRDefault="009D3397" w:rsidP="009D3397">
      <w:pPr>
        <w:pStyle w:val="Bibliografia"/>
        <w:rPr>
          <w:rFonts w:ascii="Times New Roman" w:hAnsi="Times New Roman" w:cs="Times New Roman"/>
          <w:sz w:val="24"/>
          <w:lang w:val="en-US"/>
        </w:rPr>
      </w:pPr>
      <w:r>
        <w:rPr>
          <w:color w:val="FF0000"/>
          <w:lang w:val="en-US"/>
        </w:rPr>
        <w:fldChar w:fldCharType="begin"/>
      </w:r>
      <w:r w:rsidRPr="000C0926">
        <w:rPr>
          <w:color w:val="FF0000"/>
          <w:lang w:val="en-US"/>
        </w:rPr>
        <w:instrText xml:space="preserve"> ADDIN ZOTERO_BIBL {"uncited":[],"omitted":[],"custom":[]} CSL_BIBLIOGRAPHY </w:instrText>
      </w:r>
      <w:r>
        <w:rPr>
          <w:color w:val="FF0000"/>
          <w:lang w:val="en-US"/>
        </w:rPr>
        <w:fldChar w:fldCharType="separate"/>
      </w:r>
      <w:r w:rsidRPr="000C0926">
        <w:rPr>
          <w:rFonts w:ascii="Times New Roman" w:hAnsi="Times New Roman" w:cs="Times New Roman"/>
          <w:sz w:val="24"/>
          <w:lang w:val="en-US"/>
        </w:rPr>
        <w:t>[1]</w:t>
      </w:r>
      <w:r w:rsidRPr="000C0926">
        <w:rPr>
          <w:rFonts w:ascii="Times New Roman" w:hAnsi="Times New Roman" w:cs="Times New Roman"/>
          <w:sz w:val="24"/>
          <w:lang w:val="en-US"/>
        </w:rPr>
        <w:tab/>
        <w:t xml:space="preserve">Al-Betar MA. </w:t>
      </w:r>
      <w:r w:rsidRPr="009D3397">
        <w:rPr>
          <w:rFonts w:ascii="Times New Roman" w:hAnsi="Times New Roman" w:cs="Times New Roman"/>
          <w:sz w:val="24"/>
        </w:rPr>
        <w:t>β</w:t>
      </w:r>
      <w:r w:rsidRPr="000C0926">
        <w:rPr>
          <w:rFonts w:ascii="Times New Roman" w:hAnsi="Times New Roman" w:cs="Times New Roman"/>
          <w:sz w:val="24"/>
          <w:lang w:val="en-US"/>
        </w:rPr>
        <w:t xml:space="preserve"> -Hill climbing: an exploratory local search. Neural Comput &amp; Applic 2017;28:153–68. https://doi.org/10.1007/s00521-016-2328-2.</w:t>
      </w:r>
    </w:p>
    <w:p w14:paraId="42DDC182" w14:textId="12058414" w:rsidR="009D3397" w:rsidRPr="009D3397" w:rsidRDefault="009D3397" w:rsidP="003D6139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>
        <w:rPr>
          <w:rFonts w:ascii="Times New Roman" w:hAnsi="Times New Roman" w:cs="Times New Roman"/>
          <w:color w:val="FF0000"/>
          <w:sz w:val="24"/>
          <w:szCs w:val="24"/>
          <w:lang w:val="en-US"/>
        </w:rPr>
        <w:fldChar w:fldCharType="end"/>
      </w:r>
    </w:p>
    <w:p w14:paraId="5EC4EA9B" w14:textId="77777777" w:rsidR="009D3397" w:rsidRPr="009D3397" w:rsidRDefault="009D3397" w:rsidP="003D6139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</w:p>
    <w:p w14:paraId="3DE78ACE" w14:textId="77777777" w:rsidR="003D6139" w:rsidRPr="009D3397" w:rsidRDefault="003D6139" w:rsidP="003D613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sectPr w:rsidR="003D6139" w:rsidRPr="009D339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2341B"/>
    <w:rsid w:val="00023BB9"/>
    <w:rsid w:val="000C0926"/>
    <w:rsid w:val="001C1306"/>
    <w:rsid w:val="00241094"/>
    <w:rsid w:val="002A0218"/>
    <w:rsid w:val="003344AD"/>
    <w:rsid w:val="003D6139"/>
    <w:rsid w:val="0066746C"/>
    <w:rsid w:val="0072341B"/>
    <w:rsid w:val="009D3397"/>
    <w:rsid w:val="00D12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E1EA5B"/>
  <w15:chartTrackingRefBased/>
  <w15:docId w15:val="{5ABCB607-BC50-432B-8A34-AC778376EC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Bibliografia">
    <w:name w:val="Bibliography"/>
    <w:basedOn w:val="Normal"/>
    <w:next w:val="Normal"/>
    <w:uiPriority w:val="37"/>
    <w:unhideWhenUsed/>
    <w:rsid w:val="009D3397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444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1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20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2</TotalTime>
  <Pages>1</Pages>
  <Words>255</Words>
  <Characters>1377</Characters>
  <Application>Microsoft Office Word</Application>
  <DocSecurity>0</DocSecurity>
  <Lines>11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4</cp:revision>
  <dcterms:created xsi:type="dcterms:W3CDTF">2022-11-13T14:28:00Z</dcterms:created>
  <dcterms:modified xsi:type="dcterms:W3CDTF">2023-02-10T18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4"&gt;&lt;session id="O0XKKfB9"/&gt;&lt;style id="http://www.zotero.org/styles/engineering-structures" hasBibliography="1" bibliographyStyleHasBeenSet="1"/&gt;&lt;prefs&gt;&lt;pref name="fieldType" value="Field"/&gt;&lt;/prefs&gt;&lt;/data&gt;</vt:lpwstr>
  </property>
</Properties>
</file>